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5E4DB5" w14:textId="7885CD10" w:rsidR="00616919" w:rsidRPr="00616919" w:rsidRDefault="00616919">
      <w:pPr>
        <w:rPr>
          <w:sz w:val="36"/>
          <w:szCs w:val="36"/>
        </w:rPr>
      </w:pPr>
      <w:r w:rsidRPr="00616919">
        <w:rPr>
          <w:sz w:val="36"/>
          <w:szCs w:val="36"/>
        </w:rPr>
        <w:t>Stress</w:t>
      </w:r>
    </w:p>
    <w:p w14:paraId="12C38A23" w14:textId="33BD8100" w:rsidR="00616919" w:rsidRDefault="00616919">
      <w:r>
        <w:t>- O que é</w:t>
      </w:r>
    </w:p>
    <w:p w14:paraId="6A9E5D5C" w14:textId="3607CD64" w:rsidR="00201762" w:rsidRDefault="00201762" w:rsidP="00201762">
      <w:pPr>
        <w:ind w:firstLine="708"/>
      </w:pPr>
      <w:r>
        <w:t>Entende-se por stress a série de processos que provoquem uma alteração da homeostasia</w:t>
      </w:r>
      <w:r>
        <w:rPr>
          <w:rStyle w:val="FootnoteReference"/>
        </w:rPr>
        <w:footnoteReference w:id="1"/>
      </w:r>
      <w:r>
        <w:t xml:space="preserve">, </w:t>
      </w:r>
      <w:r w:rsidRPr="00F17FF5">
        <w:t>sendo necessária uma resposta adaptativa do organismo de forma a</w:t>
      </w:r>
      <w:r>
        <w:t xml:space="preserve"> </w:t>
      </w:r>
      <w:r w:rsidRPr="00F17FF5">
        <w:t>recuperar a mesma</w:t>
      </w:r>
      <w:r>
        <w:t xml:space="preserve"> </w:t>
      </w:r>
      <w:r>
        <w:fldChar w:fldCharType="begin" w:fldLock="1"/>
      </w:r>
      <w: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fldChar w:fldCharType="separate"/>
      </w:r>
      <w:r w:rsidRPr="002A4DDD">
        <w:rPr>
          <w:noProof/>
        </w:rPr>
        <w:t>(Sinha, 2008)</w:t>
      </w:r>
      <w:r>
        <w:fldChar w:fldCharType="end"/>
      </w:r>
      <w:r w:rsidRPr="00F17FF5">
        <w:t>.</w:t>
      </w:r>
    </w:p>
    <w:p w14:paraId="1BB3C332" w14:textId="6A556F5E" w:rsidR="00616919" w:rsidRDefault="00616919" w:rsidP="003377C7">
      <w:pPr>
        <w:ind w:firstLine="708"/>
        <w:jc w:val="both"/>
      </w:pPr>
      <w:r>
        <w:t xml:space="preserve">D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 </w:t>
      </w:r>
    </w:p>
    <w:p w14:paraId="30D0DCB2" w14:textId="74808BF7" w:rsidR="00616919" w:rsidRDefault="00616919" w:rsidP="003377C7">
      <w:pPr>
        <w:ind w:firstLine="708"/>
        <w:jc w:val="both"/>
      </w:pPr>
      <w:r>
        <w:t>Em resposta a este fenómeno, a nossa mente, o nosso corpo e o nosso comportamento são ativados ao mesmo tempo, levando uma pessoa a pensar mais rapidamente, o que pode gerar emoções positivas como alegria e euforia, mas também provoca alterações menos positivas no organismo, como um aumento da temperatura corporal e ritmo cardíaco, um aumento do cansaço e uma tendência em reagir-se emocionalmente, com mais ansiedade e irritabilidade, perante o que lhe é apresentada.</w:t>
      </w:r>
    </w:p>
    <w:p w14:paraId="7DE9961A" w14:textId="77777777" w:rsidR="00616919" w:rsidRDefault="00616919"/>
    <w:p w14:paraId="693D5AD0" w14:textId="5B053E89" w:rsidR="00616919" w:rsidRDefault="00616919">
      <w:r>
        <w:t>- Ciclo do stress</w:t>
      </w:r>
    </w:p>
    <w:p w14:paraId="039F3110" w14:textId="77777777" w:rsidR="00616919" w:rsidRDefault="00616919"/>
    <w:p w14:paraId="2B43AD60" w14:textId="0863A496" w:rsidR="00616919" w:rsidRDefault="00616919">
      <w:r>
        <w:t>- Stress e depressão</w:t>
      </w:r>
    </w:p>
    <w:p w14:paraId="395E97F8" w14:textId="77777777" w:rsidR="00F34D68" w:rsidRDefault="00F34D68"/>
    <w:p w14:paraId="56A8B76F" w14:textId="0796308F" w:rsidR="00F34D68" w:rsidRDefault="00F34D68">
      <w:r>
        <w:t xml:space="preserve"> </w:t>
      </w:r>
    </w:p>
    <w:sectPr w:rsidR="00F34D6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C419ED" w14:textId="77777777" w:rsidR="00900EC4" w:rsidRDefault="00900EC4" w:rsidP="00201762">
      <w:pPr>
        <w:spacing w:after="0" w:line="240" w:lineRule="auto"/>
      </w:pPr>
      <w:r>
        <w:separator/>
      </w:r>
    </w:p>
  </w:endnote>
  <w:endnote w:type="continuationSeparator" w:id="0">
    <w:p w14:paraId="5F9534FC" w14:textId="77777777" w:rsidR="00900EC4" w:rsidRDefault="00900EC4" w:rsidP="002017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1874E3" w14:textId="77777777" w:rsidR="00900EC4" w:rsidRDefault="00900EC4" w:rsidP="00201762">
      <w:pPr>
        <w:spacing w:after="0" w:line="240" w:lineRule="auto"/>
      </w:pPr>
      <w:r>
        <w:separator/>
      </w:r>
    </w:p>
  </w:footnote>
  <w:footnote w:type="continuationSeparator" w:id="0">
    <w:p w14:paraId="024C4EA3" w14:textId="77777777" w:rsidR="00900EC4" w:rsidRDefault="00900EC4" w:rsidP="00201762">
      <w:pPr>
        <w:spacing w:after="0" w:line="240" w:lineRule="auto"/>
      </w:pPr>
      <w:r>
        <w:continuationSeparator/>
      </w:r>
    </w:p>
  </w:footnote>
  <w:footnote w:id="1">
    <w:p w14:paraId="645F5370" w14:textId="7CCEFFF4" w:rsidR="00201762" w:rsidRPr="00201762" w:rsidRDefault="00201762">
      <w:pPr>
        <w:pStyle w:val="FootnoteText"/>
        <w:rPr>
          <w:lang w:val="pt-BR"/>
        </w:rPr>
      </w:pPr>
      <w:r>
        <w:rPr>
          <w:rStyle w:val="FootnoteReference"/>
        </w:rPr>
        <w:footnoteRef/>
      </w:r>
      <w:r>
        <w:t xml:space="preserve"> </w:t>
      </w:r>
      <w:r w:rsidRPr="00201762">
        <w:rPr>
          <w:lang w:val="pt-BR"/>
        </w:rPr>
        <w:t xml:space="preserve">A homeostasia </w:t>
      </w:r>
      <w:r>
        <w:rPr>
          <w:lang w:val="pt-BR"/>
        </w:rPr>
        <w:t xml:space="preserve">refere-se à capacidade do organismo de permanecer em equilíbrio e reagir, mesmo que ocorram mudanças radicais no meio externo </w:t>
      </w:r>
      <w:r>
        <w:rPr>
          <w:lang w:val="pt-BR"/>
        </w:rPr>
        <w:fldChar w:fldCharType="begin" w:fldLock="1"/>
      </w:r>
      <w:r>
        <w:rPr>
          <w:lang w:val="pt-BR"/>
        </w:rPr>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operties":{"noteIndex":0},"schema":"https://github.com/citation-style-language/schema/raw/master/csl-citation.json"}</w:instrText>
      </w:r>
      <w:r>
        <w:rPr>
          <w:lang w:val="pt-BR"/>
        </w:rPr>
        <w:fldChar w:fldCharType="separate"/>
      </w:r>
      <w:r w:rsidRPr="00201762">
        <w:rPr>
          <w:noProof/>
          <w:lang w:val="pt-BR"/>
        </w:rPr>
        <w:t>(Libretti &amp; Puckett, 2023)</w:t>
      </w:r>
      <w:r>
        <w:rPr>
          <w:lang w:val="pt-BR"/>
        </w:rPr>
        <w:fldChar w:fldCharType="end"/>
      </w:r>
      <w:r>
        <w:rPr>
          <w:lang w:val="pt-BR"/>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A3NjIwNjC1MDMytTBQ0lEKTi0uzszPAykwrAUAYCwPLiwAAAA="/>
  </w:docVars>
  <w:rsids>
    <w:rsidRoot w:val="00616919"/>
    <w:rsid w:val="00201762"/>
    <w:rsid w:val="003377C7"/>
    <w:rsid w:val="00616919"/>
    <w:rsid w:val="007D2862"/>
    <w:rsid w:val="00900EC4"/>
    <w:rsid w:val="00F34D68"/>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D9E4D9"/>
  <w15:chartTrackingRefBased/>
  <w15:docId w15:val="{812FD9ED-2459-4AB3-ABEC-A5D43F26D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017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1762"/>
    <w:rPr>
      <w:sz w:val="20"/>
      <w:szCs w:val="20"/>
    </w:rPr>
  </w:style>
  <w:style w:type="character" w:styleId="FootnoteReference">
    <w:name w:val="footnote reference"/>
    <w:basedOn w:val="DefaultParagraphFont"/>
    <w:uiPriority w:val="99"/>
    <w:semiHidden/>
    <w:unhideWhenUsed/>
    <w:rsid w:val="0020176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888A4C-C7DA-49FF-8F69-9BAF7B3EA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Pages>
  <Words>547</Words>
  <Characters>3120</Characters>
  <Application>Microsoft Office Word</Application>
  <DocSecurity>0</DocSecurity>
  <Lines>26</Lines>
  <Paragraphs>7</Paragraphs>
  <ScaleCrop>false</ScaleCrop>
  <Company/>
  <LinksUpToDate>false</LinksUpToDate>
  <CharactersWithSpaces>3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5</cp:revision>
  <dcterms:created xsi:type="dcterms:W3CDTF">2023-10-01T16:58:00Z</dcterms:created>
  <dcterms:modified xsi:type="dcterms:W3CDTF">2023-10-02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